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AB5EB" w14:textId="6112407E" w:rsidR="002D326E" w:rsidRDefault="002D326E">
      <w:r>
        <w:fldChar w:fldCharType="begin" w:fldLock="1"/>
      </w:r>
      <w:r w:rsidR="00505F32">
        <w:instrText>ADDIN CSL_CITATION { "citationItems" : [ { "id" : "ITEM-1", "itemData" : { "DOI" : "10.1038/nrn1533", "ISBN" : "1471-0048", "ISSN" : "1471-003X", "PMID" : "15496861", "abstract" : "Infants learn language with remarkable speed, but how they do it remains a mystery. New data show that infants use computational strategies to detect the statistical and prosodic patterns in language input, and that this leads to the discovery of phonemes and words. Social interaction with another human being affects speech learning in a way that resembles communicative learning in songbirds. The brain's commitment to the statistical and prosodic patterns that are experienced early in life might help to explain the long-standing puzzle of why infants are better language learners than adults. Successful learning by infants, as well as constraints on that learning, are changing theories of language acquisition.", "author" : [ { "dropping-particle" : "", "family" : "Kuhl", "given" : "Patricia K.", "non-dropping-particle" : "", "parse-names" : false, "suffix" : "" } ], "container-title" : "Nature reviews. Neuroscience", "id" : "ITEM-1", "issue" : "11", "issued" : { "date-parts" : [ [ "2004" ] ] }, "page" : "831-43", "title" : "Early language acquisition: Cracking the speech code.", "type" : "article-journal", "volume" : "5" }, "uris" : [ "http://www.mendeley.com/documents/?uuid=384a1d29-2a8f-4df0-a0b6-1f07150c4bf6" ] } ], "mendeley" : { "formattedCitation" : "(Kuhl, 2004)", "plainTextFormattedCitation" : "(Kuhl, 2004)", "previouslyFormattedCitation" : "(Kuhl, 2004)" }, "properties" : {  }, "schema" : "https://github.com/citation-style-language/schema/raw/master/csl-citation.json" }</w:instrText>
      </w:r>
      <w:r>
        <w:fldChar w:fldCharType="separate"/>
      </w:r>
      <w:r w:rsidRPr="002D326E">
        <w:rPr>
          <w:noProof/>
        </w:rPr>
        <w:t>(Kuhl, 2004)</w:t>
      </w:r>
      <w:r>
        <w:fldChar w:fldCharType="end"/>
      </w:r>
    </w:p>
    <w:p w14:paraId="0391F61B" w14:textId="77777777" w:rsidR="002D326E" w:rsidRDefault="002D326E"/>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082BA292" w:rsidR="005F5894" w:rsidRDefault="005F5894">
      <w:r>
        <w:fldChar w:fldCharType="begin" w:fldLock="1"/>
      </w:r>
      <w:r w:rsidR="0090227B">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0090227B" w:rsidRPr="0090227B">
        <w:rPr>
          <w:noProof/>
        </w:rPr>
        <w:t>(Curtin &amp; Werker, 2007; Werker &amp; Curtin, 2005)</w:t>
      </w:r>
      <w:r>
        <w:fldChar w:fldCharType="end"/>
      </w:r>
    </w:p>
    <w:p w14:paraId="5E00EDC6" w14:textId="77777777" w:rsidR="00E660C0" w:rsidRDefault="00E660C0"/>
    <w:p w14:paraId="64AE9F71" w14:textId="71044E06" w:rsidR="00E660C0" w:rsidRDefault="00E660C0">
      <w:r>
        <w:fldChar w:fldCharType="begin" w:fldLock="1"/>
      </w:r>
      <w:r w:rsidR="005B3CCF">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mendeley" : { "formattedCitation" : "(Altvater-Mackensen &amp; Mani, 2013; Mani &amp; Plunkett, 2007; van der Feest &amp; Fikkert, 2015)", "plainTextFormattedCitation" : "(Altvater-Mackensen &amp; Mani, 2013; Mani &amp; Plunkett, 2007; van der Feest &amp; Fikkert, 2015)", "previouslyFormattedCitation" : "(Altvater-Mackensen &amp; Mani, 2013; Mani &amp; Plunkett, 2007; van der Feest &amp; Fikkert, 2015)" }, "properties" : {  }, "schema" : "https://github.com/citation-style-language/schema/raw/master/csl-citation.json" }</w:instrText>
      </w:r>
      <w:r>
        <w:fldChar w:fldCharType="separate"/>
      </w:r>
      <w:r w:rsidR="005B3CCF" w:rsidRPr="005B3CCF">
        <w:rPr>
          <w:noProof/>
        </w:rPr>
        <w:t>(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42C05E42" w14:textId="77777777" w:rsidR="00E660C0" w:rsidRDefault="00E660C0"/>
    <w:p w14:paraId="47BB30FC" w14:textId="2A71C00D" w:rsidR="0090227B" w:rsidRDefault="00505F32">
      <w:r>
        <w:fldChar w:fldCharType="begin" w:fldLock="1"/>
      </w:r>
      <w:r>
        <w:instrText>ADDIN CSL_CITATION { "citationItems" : [ { "id" : "ITEM-1", "itemData" : { "DOI" : "10.17605/OSF.IO/3UBNC", "abstract" : "Previous work suggests key factors for replicability, a necessary feature for theory building, include statistical power and appropriate research planning. These factors are examined by analyzing a collection of 12 standardized meta-analyses on language development between birth and 5 years. With a median effect size of Cohen's d = 0.45 and typical sample size of 18 participants, most research is underpowered (range: 6%-99%; median 44%); and calculating power based on seminal publications is not a suitable strategy. Method choice can be improved, as shown in analyses on exclusion rates and effect size as a function of method. The article ends with a discussion on how to increase replicability in both language acquisition studies specifically and developmental research more generally.", "author" : [ { "dropping-particle" : "", "family" : "Bergmann", "given" : "Christina", "non-dropping-particle" : "", "parse-names" : false, "suffix" : "" }, { "dropping-particle" : "", "family" : "Tsuji", "given" : "Sho", "non-dropping-particle" : "", "parse-names" : false, "suffix" : "" }, { "dropping-particle" : "", "family" : "Piccinini", "given" : "Page E", "non-dropping-particle" : "", "parse-names" : false, "suffix" : "" }, { "dropping-particle" : "", "family" : "Lewis", "given" : "Molly L", "non-dropping-particle" : "", "parse-names" : false, "suffix" : "" }, { "dropping-particle" : "", "family" : "Braginsky", "given" : "Mika", "non-dropping-particle" : "", "parse-names" : false, "suffix" : "" }, { "dropping-particle" : "", "family" : "Frank", "given" : "Michael C", "non-dropping-particle" : "", "parse-names" : false, "suffix" : "" }, { "dropping-particle" : "", "family" : "Cristia", "given" : "Alejandrina", "non-dropping-particle" : "", "parse-names" : false, "suffix" : "" } ], "container-title" : "Child Development", "id" : "ITEM-1", "issued" : { "date-parts" : [ [ "2018" ] ] }, "title" : "Promoting replicability in developmental research through meta-analyses: Insights from language acquisition research", "type" : "article-journal" }, "uris" : [ "http://www.mendeley.com/documents/?uuid=85a7ffee-bb0f-4bc3-af8e-de07e1937ed2" ] } ], "mendeley" : { "formattedCitation" : "(Bergmann et al., 2018)", "plainTextFormattedCitation" : "(Bergmann et al., 2018)", "previouslyFormattedCitation" : "(Bergmann et al., 2018)" }, "properties" : {  }, "schema" : "https://github.com/citation-style-language/schema/raw/master/csl-citation.json" }</w:instrText>
      </w:r>
      <w:r>
        <w:fldChar w:fldCharType="separate"/>
      </w:r>
      <w:r w:rsidRPr="00505F32">
        <w:rPr>
          <w:noProof/>
        </w:rPr>
        <w:t>(Bergmann et al., 2018)</w:t>
      </w:r>
      <w:r>
        <w:fldChar w:fldCharType="end"/>
      </w:r>
    </w:p>
    <w:p w14:paraId="62772338" w14:textId="77777777" w:rsidR="00505F32" w:rsidRDefault="00505F32"/>
    <w:p w14:paraId="0D75883A" w14:textId="76150D26" w:rsidR="002D326E" w:rsidRDefault="002D326E">
      <w:r>
        <w:fldChar w:fldCharType="begin" w:fldLock="1"/>
      </w:r>
      <w:r w:rsidR="00C2623B">
        <w:instrText>ADDIN CSL_CITATION { "citationItems" : [ { "id" : "ITEM-1", "itemData" : { "DOI" : "10.3102/10769986006002107", "abstract" : "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 "author" : [ { "dropping-particle" : "V", "family" : "Hedges", "given" : "Larry", "non-dropping-particle" : "", "parse-names" : false, "suffix" : "" } ], "container-title" : "Journal of Educational and Behavioral Statistics", "id" : "ITEM-1", "issue" : "2", "issued" : { "date-parts" : [ [ "1981" ] ] }, "page" : "107-128", "title" : "Distribution theory for glass's estimator of effect size and related estimators", "type" : "article-journal", "volume" : "6" }, "uris" : [ "http://www.mendeley.com/documents/?uuid=cb09210e-66ec-49f0-b267-e35075091bea" ] }, { "id" : "ITEM-2",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2",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Hedges, 1981; Morris, 2000)", "plainTextFormattedCitation" : "(Hedges, 1981; Morris, 2000)", "previouslyFormattedCitation" : "(Hedges, 1981; Morris, 2000)" }, "properties" : {  }, "schema" : "https://github.com/citation-style-language/schema/raw/master/csl-citation.json" }</w:instrText>
      </w:r>
      <w:r>
        <w:fldChar w:fldCharType="separate"/>
      </w:r>
      <w:r w:rsidR="00C2623B" w:rsidRPr="00C2623B">
        <w:rPr>
          <w:noProof/>
        </w:rPr>
        <w:t>(Hedges, 1981; 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2275CA84" w:rsidR="003D2271" w:rsidRDefault="003D2271">
      <w:r>
        <w:fldChar w:fldCharType="begin" w:fldLock="1"/>
      </w:r>
      <w:r w:rsidR="008224F0">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id" : "ITEM-2",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2",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Sakaluk, 2016)", "plainTextFormattedCitation" : "(Black &amp; Bergmann, 2017; Sakaluk, 2016)", "previouslyFormattedCitation" : "(Black &amp; Bergmann, 2017; Sakaluk, 2016)" }, "properties" : {  }, "schema" : "https://github.com/citation-style-language/schema/raw/master/csl-citation.json" }</w:instrText>
      </w:r>
      <w:r>
        <w:fldChar w:fldCharType="separate"/>
      </w:r>
      <w:r w:rsidR="008224F0" w:rsidRPr="008224F0">
        <w:rPr>
          <w:noProof/>
        </w:rPr>
        <w:t>(Black &amp; Bergmann, 2017; Sakaluk, 2016)</w:t>
      </w:r>
      <w:r>
        <w:fldChar w:fldCharType="end"/>
      </w:r>
    </w:p>
    <w:p w14:paraId="518C6CBD" w14:textId="77777777" w:rsidR="00DC21C6" w:rsidRDefault="00DC21C6"/>
    <w:p w14:paraId="47346775" w14:textId="3B8FC068" w:rsidR="00BD060C" w:rsidRDefault="00BD060C">
      <w:r>
        <w:fldChar w:fldCharType="begin" w:fldLock="1"/>
      </w:r>
      <w:r>
        <w:instrText>ADDIN CSL_CITATION { "citationItems" : [ { "id" : "ITEM-1", "itemData" : { "DOI" : "10.1136/bmj.d4002 (Published", "author" : [ { "dropping-particle" : "", "family" : "Sterne", "given" : "J A C", "non-dropping-particle" : "", "parse-names" : false, "suffix" : "" }, { "dropping-particle" : "", "family" : "Sutton", "given" : "A J", "non-dropping-particle" : "", "parse-names" : false, "suffix" : "" }, { "dropping-particle" : "", "family" : "Ioannidis", "given" : "John P A", "non-dropping-particle" : "", "parse-names" : false, "suffix" : "" }, { "dropping-particle" : "", "family" : "Terrin", "given" : "N", "non-dropping-particle" : "", "parse-names" : false, "suffix" : "" }, { "dropping-particle" : "", "family" : "Jones", "given" : "D R", "non-dropping-particle" : "", "parse-names" : false, "suffix" : "" }, { "dropping-particle" : "", "family" : "Lau", "given" : "J", "non-dropping-particle" : "", "parse-names" : false, "suffix" : "" }, { "dropping-particle" : "", "family" : "Carpenter", "given" : "J", "non-dropping-particle" : "", "parse-names" : false, "suffix" : "" }, { "dropping-particle" : "", "family" : "R\u00fccker", "given" : "G", "non-dropping-particle" : "", "parse-names" : false, "suffix" : "" }, { "dropping-particle" : "", "family" : "Harbord", "given" : "R M", "non-dropping-particle" : "", "parse-names" : false, "suffix" : "" }, { "dropping-particle" : "", "family" : "Schmid", "given" : "C H", "non-dropping-particle" : "", "parse-names" : false, "suffix" : "" }, { "dropping-particle" : "", "family" : "Tetzlaff", "given" : "J", "non-dropping-particle" : "", "parse-names" : false, "suffix" : "" }, { "dropping-particle" : "", "family" : "Deeks", "given" : "J J", "non-dropping-particle" : "", "parse-names" : false, "suffix" : "" }, { "dropping-particle" : "", "family" : "Peters", "given" : "J", "non-dropping-particle" : "", "parse-names" : false, "suffix" : "" }, { "dropping-particle" : "", "family" : "Macaskill", "given" : "P", "non-dropping-particle" : "", "parse-names" : false, "suffix" : "" }, { "dropping-particle" : "", "family" : "Schwarzer", "given" : "G", "non-dropping-particle" : "", "parse-names" : false, "suffix" : "" }, { "dropping-particle" : "", "family" : "Duval", "given" : "S", "non-dropping-particle" : "", "parse-names" : false, "suffix" : "" }, { "dropping-particle" : "", "family" : "Altman", "given" : "D G", "non-dropping-particle" : "", "parse-names" : false, "suffix" : "" }, { "dropping-particle" : "", "family" : "Moher", "given" : "D", "non-dropping-particle" : "", "parse-names" : false, "suffix" : "" }, { "dropping-particle" : "", "family" : "Higgins", "given" : "J P T", "non-dropping-particle" : "", "parse-names" : false, "suffix" : "" } ], "container-title" : "BMJ", "id" : "ITEM-1", "issued" : { "date-parts" : [ [ "2011" ] ] }, "page" : "d4002-d4002", "title" : "Recommendations for examining and interpreting funnel plot asymmetry in meta-analyses of randomised controlled trials", "type" : "article-journal", "volume" : "342" }, "uris" : [ "http://www.mendeley.com/documents/?uuid=ce244505-2008-4a89-bee9-56998028de1f" ] } ], "mendeley" : { "formattedCitation" : "(Sterne et al., 2011)", "plainTextFormattedCitation" : "(Sterne et al., 2011)", "previouslyFormattedCitation" : "(Sterne et al., 2011)" }, "properties" : {  }, "schema" : "https://github.com/citation-style-language/schema/raw/master/csl-citation.json" }</w:instrText>
      </w:r>
      <w:r>
        <w:fldChar w:fldCharType="separate"/>
      </w:r>
      <w:r w:rsidRPr="00BD060C">
        <w:rPr>
          <w:noProof/>
        </w:rPr>
        <w:t>(Sterne et al., 2011)</w:t>
      </w:r>
      <w:r>
        <w:fldChar w:fldCharType="end"/>
      </w:r>
    </w:p>
    <w:p w14:paraId="4071BBA9" w14:textId="77777777" w:rsidR="00BD060C" w:rsidRDefault="00BD060C"/>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0E9DB949" w14:textId="77777777" w:rsidR="0090227B" w:rsidRDefault="0090227B"/>
    <w:p w14:paraId="53D9E429" w14:textId="6912CD09" w:rsidR="0090227B" w:rsidRDefault="0090227B">
      <w:r>
        <w:t>(Bergmann et al., in press)</w:t>
      </w:r>
    </w:p>
    <w:p w14:paraId="593C0E23" w14:textId="77777777" w:rsidR="0090227B" w:rsidRDefault="0090227B"/>
    <w:p w14:paraId="6FF74029" w14:textId="78DC24BE" w:rsidR="0090227B" w:rsidRDefault="0090227B">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5BFBAF49" w14:textId="77777777" w:rsidR="00DC21C6" w:rsidRDefault="00DC21C6"/>
    <w:p w14:paraId="698B702D" w14:textId="77777777" w:rsidR="0090227B" w:rsidRDefault="0090227B" w:rsidP="0090227B">
      <w:r>
        <w:fldChar w:fldCharType="begin" w:fldLock="1"/>
      </w:r>
      <w:r>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Pr="0090227B">
        <w:rPr>
          <w:noProof/>
        </w:rPr>
        <w:t>(Curtin &amp; Werker, 2007; Werker &amp; Curtin, 2005)</w:t>
      </w:r>
      <w:r>
        <w:fldChar w:fldCharType="end"/>
      </w:r>
    </w:p>
    <w:p w14:paraId="13F20AF3" w14:textId="77777777" w:rsidR="00DC21C6" w:rsidRDefault="00DC21C6"/>
    <w:p w14:paraId="479AD9E7" w14:textId="77777777" w:rsidR="00DC21C6" w:rsidRDefault="00DC21C6">
      <w:r>
        <w:lastRenderedPageBreak/>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4BCAE3FD" w14:textId="77777777" w:rsidR="003757F5" w:rsidRDefault="003757F5"/>
    <w:p w14:paraId="41993E59" w14:textId="557E0DE9" w:rsidR="003757F5" w:rsidRDefault="003757F5">
      <w:r>
        <w:fldChar w:fldCharType="begin" w:fldLock="1"/>
      </w:r>
      <w:r>
        <w:instrText>ADDIN CSL_CITATION { "citationItems" : [ { "id" : "ITEM-1",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1", "issue" : "5", "issued" : { "date-parts" : [ [ "2010" ] ] }, "page" : "445-470", "title" : "Twelve-month-olds know their cups from their keps and tups", "type" : "article-journal", "volume" : "15" }, "uris" : [ "http://www.mendeley.com/documents/?uuid=26e99c85-75c4-4d9f-819d-bedecd6fad86" ] } ], "mendeley" : { "formattedCitation" : "(Mani &amp; Plunkett, 2010)", "plainTextFormattedCitation" : "(Mani &amp; Plunkett, 2010)", "previouslyFormattedCitation" : "(Mani &amp; Plunkett, 2010)" }, "properties" : {  }, "schema" : "https://github.com/citation-style-language/schema/raw/master/csl-citation.json" }</w:instrText>
      </w:r>
      <w:r>
        <w:fldChar w:fldCharType="separate"/>
      </w:r>
      <w:r w:rsidRPr="003757F5">
        <w:rPr>
          <w:noProof/>
        </w:rPr>
        <w:t>(Mani &amp; Plunkett, 2010)</w:t>
      </w:r>
      <w:r>
        <w:fldChar w:fldCharType="end"/>
      </w:r>
    </w:p>
    <w:p w14:paraId="1AA653A7" w14:textId="77777777" w:rsidR="00DC21C6" w:rsidRDefault="00DC21C6"/>
    <w:p w14:paraId="79E3F43F" w14:textId="25AA82BD" w:rsidR="00DC21C6" w:rsidRDefault="00DC21C6">
      <w:r>
        <w:fldChar w:fldCharType="begin" w:fldLock="1"/>
      </w:r>
      <w:r w:rsidR="002D326E">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d" : { "date-parts" : [ [ "2017" ] ] }, "title" : "Young infants \u2019 word comprehension given an unfamiliar talker or altered pronunciations", "type" : "article-journal"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6B019AB7" w14:textId="77777777" w:rsidR="009A215B" w:rsidRDefault="009A215B"/>
    <w:p w14:paraId="7E22C7C7" w14:textId="08562B6E" w:rsidR="00505F32" w:rsidRPr="00505F32" w:rsidRDefault="00DC21C6" w:rsidP="00505F3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05F32" w:rsidRPr="00505F32">
        <w:rPr>
          <w:noProof/>
        </w:rPr>
        <w:t xml:space="preserve">Altvater-Mackensen, N., &amp; Mani, N. (2013). The impact of mispronunciations on toddler word recognition: Evidence for cascaded activation of semantically related words from mispronunciations of familiar words. </w:t>
      </w:r>
      <w:r w:rsidR="00505F32" w:rsidRPr="00505F32">
        <w:rPr>
          <w:i/>
          <w:iCs/>
          <w:noProof/>
        </w:rPr>
        <w:t>Infancy</w:t>
      </w:r>
      <w:r w:rsidR="00505F32" w:rsidRPr="00505F32">
        <w:rPr>
          <w:noProof/>
        </w:rPr>
        <w:t xml:space="preserve">, </w:t>
      </w:r>
      <w:r w:rsidR="00505F32" w:rsidRPr="00505F32">
        <w:rPr>
          <w:i/>
          <w:iCs/>
          <w:noProof/>
        </w:rPr>
        <w:t>18</w:t>
      </w:r>
      <w:r w:rsidR="00505F32" w:rsidRPr="00505F32">
        <w:rPr>
          <w:noProof/>
        </w:rPr>
        <w:t>(6), 1030–1052. http://doi.org/10.1111/infa.12022</w:t>
      </w:r>
    </w:p>
    <w:p w14:paraId="17571B1A"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Bailey, T. M., &amp; Plunkett, K. (2002). Phonological specificity in early words. </w:t>
      </w:r>
      <w:r w:rsidRPr="00505F32">
        <w:rPr>
          <w:i/>
          <w:iCs/>
          <w:noProof/>
        </w:rPr>
        <w:t>Cognitive Development</w:t>
      </w:r>
      <w:r w:rsidRPr="00505F32">
        <w:rPr>
          <w:noProof/>
        </w:rPr>
        <w:t xml:space="preserve">, </w:t>
      </w:r>
      <w:r w:rsidRPr="00505F32">
        <w:rPr>
          <w:i/>
          <w:iCs/>
          <w:noProof/>
        </w:rPr>
        <w:t>17</w:t>
      </w:r>
      <w:r w:rsidRPr="00505F32">
        <w:rPr>
          <w:noProof/>
        </w:rPr>
        <w:t>(2), 1265–1282. http://doi.org/10.1016/S0885-2014(02)00116-8</w:t>
      </w:r>
    </w:p>
    <w:p w14:paraId="03B76707"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Bergelson, E., &amp; Swingley, D. (2017). Young infants ’ word comprehension given an unfamiliar talker or altered pronunciations. </w:t>
      </w:r>
      <w:r w:rsidRPr="00505F32">
        <w:rPr>
          <w:i/>
          <w:iCs/>
          <w:noProof/>
        </w:rPr>
        <w:t>Child Development</w:t>
      </w:r>
      <w:r w:rsidRPr="00505F32">
        <w:rPr>
          <w:noProof/>
        </w:rPr>
        <w:t>. http://doi.org/10.1111/cdev.12888</w:t>
      </w:r>
    </w:p>
    <w:p w14:paraId="2DF81BF6" w14:textId="77777777" w:rsidR="00505F32" w:rsidRPr="00505F32" w:rsidRDefault="00505F32" w:rsidP="00505F32">
      <w:pPr>
        <w:widowControl w:val="0"/>
        <w:autoSpaceDE w:val="0"/>
        <w:autoSpaceDN w:val="0"/>
        <w:adjustRightInd w:val="0"/>
        <w:ind w:left="480" w:hanging="480"/>
        <w:rPr>
          <w:noProof/>
        </w:rPr>
      </w:pPr>
      <w:bookmarkStart w:id="0" w:name="_GoBack"/>
      <w:r w:rsidRPr="00505F32">
        <w:rPr>
          <w:noProof/>
        </w:rPr>
        <w:t xml:space="preserve">Bergmann, C., Tsuji, S., Piccinini, P. E., Lewis, M. L., Braginsky, M., Frank, M. C., &amp; Cristia, A. (2018). Promoting replicability in developmental research through meta-analyses: Insights from language acquisition research. </w:t>
      </w:r>
      <w:r w:rsidRPr="00505F32">
        <w:rPr>
          <w:i/>
          <w:iCs/>
          <w:noProof/>
        </w:rPr>
        <w:t>Child Development</w:t>
      </w:r>
      <w:r w:rsidRPr="00505F32">
        <w:rPr>
          <w:noProof/>
        </w:rPr>
        <w:t>. http://doi.org/10.17605/OSF.IO/3UBNC</w:t>
      </w:r>
    </w:p>
    <w:bookmarkEnd w:id="0"/>
    <w:p w14:paraId="22556A7C"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Best, C. T. (1994). </w:t>
      </w:r>
      <w:r w:rsidRPr="00505F32">
        <w:rPr>
          <w:i/>
          <w:iCs/>
          <w:noProof/>
        </w:rPr>
        <w:t>The emergence of native-language phonological influences in infants: A perceptual assimilation model</w:t>
      </w:r>
      <w:r w:rsidRPr="00505F32">
        <w:rPr>
          <w:noProof/>
        </w:rPr>
        <w:t xml:space="preserve">. </w:t>
      </w:r>
      <w:r w:rsidRPr="00505F32">
        <w:rPr>
          <w:i/>
          <w:iCs/>
          <w:noProof/>
        </w:rPr>
        <w:t>Haskins Laboratories Status Report on Speech Research</w:t>
      </w:r>
      <w:r w:rsidRPr="00505F32">
        <w:rPr>
          <w:noProof/>
        </w:rPr>
        <w:t xml:space="preserve"> (Vol. 107/108).</w:t>
      </w:r>
    </w:p>
    <w:p w14:paraId="41E2E0C7"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Best, C. T. (1995). A direct realist view of cross-language speech perception. </w:t>
      </w:r>
      <w:r w:rsidRPr="00505F32">
        <w:rPr>
          <w:i/>
          <w:iCs/>
          <w:noProof/>
        </w:rPr>
        <w:t>Speech Perception and Linguistic Experience: Issues in Cross-Language Research</w:t>
      </w:r>
      <w:r w:rsidRPr="00505F32">
        <w:rPr>
          <w:noProof/>
        </w:rPr>
        <w:t>.</w:t>
      </w:r>
    </w:p>
    <w:p w14:paraId="37D601F1"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Black, A., &amp; Bergmann, C. (2017). Quantifying infants’ statistical word segmentation: A meta-analysis. In G. Gunzelmann, A. Howes, T. Tenbrink, &amp; E. Davelaar (Eds.), </w:t>
      </w:r>
      <w:r w:rsidRPr="00505F32">
        <w:rPr>
          <w:i/>
          <w:iCs/>
          <w:noProof/>
        </w:rPr>
        <w:t>Proceedings of the 39th Annual Conference of the Cognitive Science Society</w:t>
      </w:r>
      <w:r w:rsidRPr="00505F32">
        <w:rPr>
          <w:noProof/>
        </w:rPr>
        <w:t xml:space="preserve"> (pp. 124–129). Austin, TX: Cognitive Science Society, Inc. Retrieved from https://pdfs.semanticscholar.org/0807/41051b6e2b74d2a1fc2e568c3dd11224984b.pdf</w:t>
      </w:r>
    </w:p>
    <w:p w14:paraId="2815579D"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Cohen, J. (1988). </w:t>
      </w:r>
      <w:r w:rsidRPr="00505F32">
        <w:rPr>
          <w:i/>
          <w:iCs/>
          <w:noProof/>
        </w:rPr>
        <w:t>Statistical power analysis for the behavioral sciences</w:t>
      </w:r>
      <w:r w:rsidRPr="00505F32">
        <w:rPr>
          <w:noProof/>
        </w:rPr>
        <w:t xml:space="preserve"> (2nd ed.). Hillsdale, NJ: Lawrence Erlbaum Associates.</w:t>
      </w:r>
    </w:p>
    <w:p w14:paraId="55CEEC70"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Csibra, G., Hernik, M., Mascaro, O., Tatone, D., &amp; Lengyel, M. (2016). Statistical treatment of looking-time data. </w:t>
      </w:r>
      <w:r w:rsidRPr="00505F32">
        <w:rPr>
          <w:i/>
          <w:iCs/>
          <w:noProof/>
        </w:rPr>
        <w:t>Developmental Psychology</w:t>
      </w:r>
      <w:r w:rsidRPr="00505F32">
        <w:rPr>
          <w:noProof/>
        </w:rPr>
        <w:t xml:space="preserve">, </w:t>
      </w:r>
      <w:r w:rsidRPr="00505F32">
        <w:rPr>
          <w:i/>
          <w:iCs/>
          <w:noProof/>
        </w:rPr>
        <w:t>52</w:t>
      </w:r>
      <w:r w:rsidRPr="00505F32">
        <w:rPr>
          <w:noProof/>
        </w:rPr>
        <w:t>(4), 521–36. http://doi.org/10.1037/dev0000083</w:t>
      </w:r>
    </w:p>
    <w:p w14:paraId="7E516CAF"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Curtin, S., &amp; Werker, J. F. (2007). The perceptual foundations of phonological development. In M. G. Gaskell (Ed.), </w:t>
      </w:r>
      <w:r w:rsidRPr="00505F32">
        <w:rPr>
          <w:i/>
          <w:iCs/>
          <w:noProof/>
        </w:rPr>
        <w:t>The Oxford Handbook of Psycholinguistics</w:t>
      </w:r>
      <w:r w:rsidRPr="00505F32">
        <w:rPr>
          <w:noProof/>
        </w:rPr>
        <w:t xml:space="preserve"> (pp. 579–599). New York: Oxford University Press. http://doi.org/10.1093/oxfordhb/9780198568971.013.0035</w:t>
      </w:r>
    </w:p>
    <w:p w14:paraId="14C37A46"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Dunlap, W. P., Cortina, J. M., Vaslow, J. B., &amp; Burke, M. J. (1996). Meta-analysis of </w:t>
      </w:r>
      <w:r w:rsidRPr="00505F32">
        <w:rPr>
          <w:noProof/>
        </w:rPr>
        <w:lastRenderedPageBreak/>
        <w:t xml:space="preserve">experiments with matched groups or repeated measures designs. </w:t>
      </w:r>
      <w:r w:rsidRPr="00505F32">
        <w:rPr>
          <w:i/>
          <w:iCs/>
          <w:noProof/>
        </w:rPr>
        <w:t>Psychological Methods</w:t>
      </w:r>
      <w:r w:rsidRPr="00505F32">
        <w:rPr>
          <w:noProof/>
        </w:rPr>
        <w:t xml:space="preserve">, </w:t>
      </w:r>
      <w:r w:rsidRPr="00505F32">
        <w:rPr>
          <w:i/>
          <w:iCs/>
          <w:noProof/>
        </w:rPr>
        <w:t>1</w:t>
      </w:r>
      <w:r w:rsidRPr="00505F32">
        <w:rPr>
          <w:noProof/>
        </w:rPr>
        <w:t>(2), 170–177. http://doi.org/10.1037/1082-989X.1.2.170</w:t>
      </w:r>
    </w:p>
    <w:p w14:paraId="2A369D48"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Ferguson, C. J., &amp; Heene, M. (2012). A vast graveyard of undead theories: Publication bias and psychological science’s aversion to the null. </w:t>
      </w:r>
      <w:r w:rsidRPr="00505F32">
        <w:rPr>
          <w:i/>
          <w:iCs/>
          <w:noProof/>
        </w:rPr>
        <w:t>Perspectives on Psychological Science</w:t>
      </w:r>
      <w:r w:rsidRPr="00505F32">
        <w:rPr>
          <w:noProof/>
        </w:rPr>
        <w:t xml:space="preserve">, </w:t>
      </w:r>
      <w:r w:rsidRPr="00505F32">
        <w:rPr>
          <w:i/>
          <w:iCs/>
          <w:noProof/>
        </w:rPr>
        <w:t>7</w:t>
      </w:r>
      <w:r w:rsidRPr="00505F32">
        <w:rPr>
          <w:noProof/>
        </w:rPr>
        <w:t>(6), 555–561. http://doi.org/10.1177/1745691612459059</w:t>
      </w:r>
    </w:p>
    <w:p w14:paraId="0C3CA26F"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Frank, M. C., Braginsky, M., Yurovsky, D., &amp; Marchman, V. A. (2017). Wordbank: An open repository for developmental vocabulary data. </w:t>
      </w:r>
      <w:r w:rsidRPr="00505F32">
        <w:rPr>
          <w:i/>
          <w:iCs/>
          <w:noProof/>
        </w:rPr>
        <w:t>Journal of Child Language</w:t>
      </w:r>
      <w:r w:rsidRPr="00505F32">
        <w:rPr>
          <w:noProof/>
        </w:rPr>
        <w:t xml:space="preserve">, </w:t>
      </w:r>
      <w:r w:rsidRPr="00505F32">
        <w:rPr>
          <w:i/>
          <w:iCs/>
          <w:noProof/>
        </w:rPr>
        <w:t>44</w:t>
      </w:r>
      <w:r w:rsidRPr="00505F32">
        <w:rPr>
          <w:noProof/>
        </w:rPr>
        <w:t>(3), 677–694. http://doi.org/10.1017/S0305000916000209</w:t>
      </w:r>
    </w:p>
    <w:p w14:paraId="0D30368C"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Golinkoff, R. M., Hirsh-Pasek, K., Cauley, K., &amp; Gordon, L. (1987). The eyes have it: Lexical and syntactic comprehension in a new paradigm. </w:t>
      </w:r>
      <w:r w:rsidRPr="00505F32">
        <w:rPr>
          <w:i/>
          <w:iCs/>
          <w:noProof/>
        </w:rPr>
        <w:t>Journal of Child Language</w:t>
      </w:r>
      <w:r w:rsidRPr="00505F32">
        <w:rPr>
          <w:noProof/>
        </w:rPr>
        <w:t xml:space="preserve">, </w:t>
      </w:r>
      <w:r w:rsidRPr="00505F32">
        <w:rPr>
          <w:i/>
          <w:iCs/>
          <w:noProof/>
        </w:rPr>
        <w:t>14</w:t>
      </w:r>
      <w:r w:rsidRPr="00505F32">
        <w:rPr>
          <w:noProof/>
        </w:rPr>
        <w:t>(1), 23–45. http://doi.org/10.1017/S030500090001271X</w:t>
      </w:r>
    </w:p>
    <w:p w14:paraId="0DA95182"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Hedges, L. V. (1981). Distribution theory for glass’s estimator of effect size and related estimators. </w:t>
      </w:r>
      <w:r w:rsidRPr="00505F32">
        <w:rPr>
          <w:i/>
          <w:iCs/>
          <w:noProof/>
        </w:rPr>
        <w:t>Journal of Educational and Behavioral Statistics</w:t>
      </w:r>
      <w:r w:rsidRPr="00505F32">
        <w:rPr>
          <w:noProof/>
        </w:rPr>
        <w:t xml:space="preserve">, </w:t>
      </w:r>
      <w:r w:rsidRPr="00505F32">
        <w:rPr>
          <w:i/>
          <w:iCs/>
          <w:noProof/>
        </w:rPr>
        <w:t>6</w:t>
      </w:r>
      <w:r w:rsidRPr="00505F32">
        <w:rPr>
          <w:noProof/>
        </w:rPr>
        <w:t>(2), 107–128. http://doi.org/10.3102/10769986006002107</w:t>
      </w:r>
    </w:p>
    <w:p w14:paraId="33A8A7FE"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Kuhl, P. K. (2004). Early language acquisition: Cracking the speech code. </w:t>
      </w:r>
      <w:r w:rsidRPr="00505F32">
        <w:rPr>
          <w:i/>
          <w:iCs/>
          <w:noProof/>
        </w:rPr>
        <w:t>Nature Reviews. Neuroscience</w:t>
      </w:r>
      <w:r w:rsidRPr="00505F32">
        <w:rPr>
          <w:noProof/>
        </w:rPr>
        <w:t xml:space="preserve">, </w:t>
      </w:r>
      <w:r w:rsidRPr="00505F32">
        <w:rPr>
          <w:i/>
          <w:iCs/>
          <w:noProof/>
        </w:rPr>
        <w:t>5</w:t>
      </w:r>
      <w:r w:rsidRPr="00505F32">
        <w:rPr>
          <w:noProof/>
        </w:rPr>
        <w:t>(11), 831–43. http://doi.org/10.1038/nrn1533</w:t>
      </w:r>
    </w:p>
    <w:p w14:paraId="684184DA"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Lipsey, M. W., &amp; Wilson, D. B. (2001). </w:t>
      </w:r>
      <w:r w:rsidRPr="00505F32">
        <w:rPr>
          <w:i/>
          <w:iCs/>
          <w:noProof/>
        </w:rPr>
        <w:t>Practical meta-analysis</w:t>
      </w:r>
      <w:r w:rsidRPr="00505F32">
        <w:rPr>
          <w:noProof/>
        </w:rPr>
        <w:t>. Thousand Oaks, CA: Sage.</w:t>
      </w:r>
    </w:p>
    <w:p w14:paraId="34928746"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Mani, N., &amp; Plunkett, K. (2007). Phonological specificity of vowels and consonants in early lexical representations. </w:t>
      </w:r>
      <w:r w:rsidRPr="00505F32">
        <w:rPr>
          <w:i/>
          <w:iCs/>
          <w:noProof/>
        </w:rPr>
        <w:t>Journal of Memory and Language</w:t>
      </w:r>
      <w:r w:rsidRPr="00505F32">
        <w:rPr>
          <w:noProof/>
        </w:rPr>
        <w:t xml:space="preserve">, </w:t>
      </w:r>
      <w:r w:rsidRPr="00505F32">
        <w:rPr>
          <w:i/>
          <w:iCs/>
          <w:noProof/>
        </w:rPr>
        <w:t>57</w:t>
      </w:r>
      <w:r w:rsidRPr="00505F32">
        <w:rPr>
          <w:noProof/>
        </w:rPr>
        <w:t>(2), 252–272. http://doi.org/10.1016/j.jml.2007.03.005</w:t>
      </w:r>
    </w:p>
    <w:p w14:paraId="745C475E"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Mani, N., &amp; Plunkett, K. (2010). Twelve-month-olds know their cups from their keps and tups. </w:t>
      </w:r>
      <w:r w:rsidRPr="00505F32">
        <w:rPr>
          <w:i/>
          <w:iCs/>
          <w:noProof/>
        </w:rPr>
        <w:t>Infancy</w:t>
      </w:r>
      <w:r w:rsidRPr="00505F32">
        <w:rPr>
          <w:noProof/>
        </w:rPr>
        <w:t xml:space="preserve">, </w:t>
      </w:r>
      <w:r w:rsidRPr="00505F32">
        <w:rPr>
          <w:i/>
          <w:iCs/>
          <w:noProof/>
        </w:rPr>
        <w:t>15</w:t>
      </w:r>
      <w:r w:rsidRPr="00505F32">
        <w:rPr>
          <w:noProof/>
        </w:rPr>
        <w:t>(5), 445–470. http://doi.org/10.1111/j.1532-7078.2009.00027.x</w:t>
      </w:r>
    </w:p>
    <w:p w14:paraId="132AD12B"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Mani, N., &amp; Plunkett, K. (2011). Does size matter? Subsegmental cues to vowel mispronunciation detection. </w:t>
      </w:r>
      <w:r w:rsidRPr="00505F32">
        <w:rPr>
          <w:i/>
          <w:iCs/>
          <w:noProof/>
        </w:rPr>
        <w:t>Journal of Child Language</w:t>
      </w:r>
      <w:r w:rsidRPr="00505F32">
        <w:rPr>
          <w:noProof/>
        </w:rPr>
        <w:t xml:space="preserve">, </w:t>
      </w:r>
      <w:r w:rsidRPr="00505F32">
        <w:rPr>
          <w:i/>
          <w:iCs/>
          <w:noProof/>
        </w:rPr>
        <w:t>38</w:t>
      </w:r>
      <w:r w:rsidRPr="00505F32">
        <w:rPr>
          <w:noProof/>
        </w:rPr>
        <w:t>(3), 606–627. http://doi.org/10.1017/S0305000910000243</w:t>
      </w:r>
    </w:p>
    <w:p w14:paraId="6CA72760"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Morris, S. B. (2000). Distribution of the standardized mean change effect size for meta-analysis on repeated measures. </w:t>
      </w:r>
      <w:r w:rsidRPr="00505F32">
        <w:rPr>
          <w:i/>
          <w:iCs/>
          <w:noProof/>
        </w:rPr>
        <w:t>British Journal of Mathematical and Statistical Psychology</w:t>
      </w:r>
      <w:r w:rsidRPr="00505F32">
        <w:rPr>
          <w:noProof/>
        </w:rPr>
        <w:t xml:space="preserve">, </w:t>
      </w:r>
      <w:r w:rsidRPr="00505F32">
        <w:rPr>
          <w:i/>
          <w:iCs/>
          <w:noProof/>
        </w:rPr>
        <w:t>53</w:t>
      </w:r>
      <w:r w:rsidRPr="00505F32">
        <w:rPr>
          <w:noProof/>
        </w:rPr>
        <w:t>, 17–29. http://doi.org/10.1348/000711000159150</w:t>
      </w:r>
    </w:p>
    <w:p w14:paraId="639E7606" w14:textId="77777777" w:rsidR="00505F32" w:rsidRPr="00505F32" w:rsidRDefault="00505F32" w:rsidP="00505F32">
      <w:pPr>
        <w:widowControl w:val="0"/>
        <w:autoSpaceDE w:val="0"/>
        <w:autoSpaceDN w:val="0"/>
        <w:adjustRightInd w:val="0"/>
        <w:ind w:left="480" w:hanging="480"/>
        <w:rPr>
          <w:noProof/>
        </w:rPr>
      </w:pPr>
      <w:r w:rsidRPr="00505F32">
        <w:rPr>
          <w:noProof/>
        </w:rPr>
        <w:t>R_Core_Team. (2016). R: A language and environment for statistical computing. Vienna, Austria: R Foundation for Statistical Computing. Retrieved from https://www.r-project.org/</w:t>
      </w:r>
    </w:p>
    <w:p w14:paraId="5122B09A" w14:textId="77777777" w:rsidR="00505F32" w:rsidRPr="00505F32" w:rsidRDefault="00505F32" w:rsidP="00505F32">
      <w:pPr>
        <w:widowControl w:val="0"/>
        <w:autoSpaceDE w:val="0"/>
        <w:autoSpaceDN w:val="0"/>
        <w:adjustRightInd w:val="0"/>
        <w:ind w:left="480" w:hanging="480"/>
        <w:rPr>
          <w:noProof/>
        </w:rPr>
      </w:pPr>
      <w:r w:rsidRPr="00505F32">
        <w:rPr>
          <w:noProof/>
        </w:rPr>
        <w:t>Rabagliati, H., Ferguson, B. F., &amp; Lew-Williams, C. (n.d.). The profile of abstract rule learning in infancy. Evidence from meta-analysis and a cross-lab experiment.</w:t>
      </w:r>
    </w:p>
    <w:p w14:paraId="3ADDD76B" w14:textId="77777777" w:rsidR="00505F32" w:rsidRPr="00505F32" w:rsidRDefault="00505F32" w:rsidP="00505F32">
      <w:pPr>
        <w:widowControl w:val="0"/>
        <w:autoSpaceDE w:val="0"/>
        <w:autoSpaceDN w:val="0"/>
        <w:adjustRightInd w:val="0"/>
        <w:ind w:left="480" w:hanging="480"/>
        <w:rPr>
          <w:noProof/>
        </w:rPr>
      </w:pPr>
      <w:r w:rsidRPr="00505F32">
        <w:rPr>
          <w:noProof/>
        </w:rPr>
        <w:t>Sakaluk, J. (2016). 7. Make it pretty: Forest and funnel plots for meta-analysis using ggplot2. [Blog post]. Retrieved from https://sakaluk.wordpress.com/2016/02/16/7-make-it-pretty-plots-for-meta-analysis/</w:t>
      </w:r>
    </w:p>
    <w:p w14:paraId="6B9DE4AF"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Simonsohn, U., Nelson, L. D., &amp; Simmons, J. P. (2014). P-curve: A key to the file-drawer. </w:t>
      </w:r>
      <w:r w:rsidRPr="00505F32">
        <w:rPr>
          <w:i/>
          <w:iCs/>
          <w:noProof/>
        </w:rPr>
        <w:t>Journal of Experimental Psychology: General</w:t>
      </w:r>
      <w:r w:rsidRPr="00505F32">
        <w:rPr>
          <w:noProof/>
        </w:rPr>
        <w:t xml:space="preserve">, </w:t>
      </w:r>
      <w:r w:rsidRPr="00505F32">
        <w:rPr>
          <w:i/>
          <w:iCs/>
          <w:noProof/>
        </w:rPr>
        <w:t>143</w:t>
      </w:r>
      <w:r w:rsidRPr="00505F32">
        <w:rPr>
          <w:noProof/>
        </w:rPr>
        <w:t>(2), 534–547. http://doi.org/10.1037/a0033242</w:t>
      </w:r>
    </w:p>
    <w:p w14:paraId="235AEBFC"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Sterne, J. A. C., Sutton, A. J., Ioannidis, J. P. A., Terrin, N., Jones, D. R., Lau, J., … Higgins, J. P. T. (2011). Recommendations for examining and interpreting funnel plot asymmetry in meta-analyses of randomised controlled trials. </w:t>
      </w:r>
      <w:r w:rsidRPr="00505F32">
        <w:rPr>
          <w:i/>
          <w:iCs/>
          <w:noProof/>
        </w:rPr>
        <w:t>BMJ</w:t>
      </w:r>
      <w:r w:rsidRPr="00505F32">
        <w:rPr>
          <w:noProof/>
        </w:rPr>
        <w:t xml:space="preserve">, </w:t>
      </w:r>
      <w:r w:rsidRPr="00505F32">
        <w:rPr>
          <w:i/>
          <w:iCs/>
          <w:noProof/>
        </w:rPr>
        <w:t>342</w:t>
      </w:r>
      <w:r w:rsidRPr="00505F32">
        <w:rPr>
          <w:noProof/>
        </w:rPr>
        <w:t>, d4002–d4002. http://doi.org/10.1136/bmj.d4002 (Published</w:t>
      </w:r>
    </w:p>
    <w:p w14:paraId="721BF74A"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Swingley, D., &amp; Aslin, R. N. (2000). Spoken word recognition and lexical representation in very young children. </w:t>
      </w:r>
      <w:r w:rsidRPr="00505F32">
        <w:rPr>
          <w:i/>
          <w:iCs/>
          <w:noProof/>
        </w:rPr>
        <w:t>Cognition</w:t>
      </w:r>
      <w:r w:rsidRPr="00505F32">
        <w:rPr>
          <w:noProof/>
        </w:rPr>
        <w:t xml:space="preserve">, </w:t>
      </w:r>
      <w:r w:rsidRPr="00505F32">
        <w:rPr>
          <w:i/>
          <w:iCs/>
          <w:noProof/>
        </w:rPr>
        <w:t>76</w:t>
      </w:r>
      <w:r w:rsidRPr="00505F32">
        <w:rPr>
          <w:noProof/>
        </w:rPr>
        <w:t>(2), 147–166. http://doi.org/10.1016/S0010-0277(00)00081-0</w:t>
      </w:r>
    </w:p>
    <w:p w14:paraId="35EABC6F"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van der Feest, S. V. H., &amp; Fikkert, P. (2015). Building phonological lexical representations. </w:t>
      </w:r>
      <w:r w:rsidRPr="00505F32">
        <w:rPr>
          <w:i/>
          <w:iCs/>
          <w:noProof/>
        </w:rPr>
        <w:t>Phonology</w:t>
      </w:r>
      <w:r w:rsidRPr="00505F32">
        <w:rPr>
          <w:noProof/>
        </w:rPr>
        <w:t xml:space="preserve">, </w:t>
      </w:r>
      <w:r w:rsidRPr="00505F32">
        <w:rPr>
          <w:i/>
          <w:iCs/>
          <w:noProof/>
        </w:rPr>
        <w:t>32</w:t>
      </w:r>
      <w:r w:rsidRPr="00505F32">
        <w:rPr>
          <w:noProof/>
        </w:rPr>
        <w:t>(2), 207–239. http://doi.org/10.1017/S0952675715000135</w:t>
      </w:r>
    </w:p>
    <w:p w14:paraId="094BAD31"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Viechtbauer, W. (2010). Conducting meta-analyses in R with the metafor package. </w:t>
      </w:r>
      <w:r w:rsidRPr="00505F32">
        <w:rPr>
          <w:i/>
          <w:iCs/>
          <w:noProof/>
        </w:rPr>
        <w:t>Journal of Statistical Software</w:t>
      </w:r>
      <w:r w:rsidRPr="00505F32">
        <w:rPr>
          <w:noProof/>
        </w:rPr>
        <w:t xml:space="preserve">, </w:t>
      </w:r>
      <w:r w:rsidRPr="00505F32">
        <w:rPr>
          <w:i/>
          <w:iCs/>
          <w:noProof/>
        </w:rPr>
        <w:t>36</w:t>
      </w:r>
      <w:r w:rsidRPr="00505F32">
        <w:rPr>
          <w:noProof/>
        </w:rPr>
        <w:t>(3), 1–48.</w:t>
      </w:r>
    </w:p>
    <w:p w14:paraId="373FF37D"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Werker, J. F., &amp; Curtin, S. (2005). PRIMIR: A developmental framework of infant speech processing. </w:t>
      </w:r>
      <w:r w:rsidRPr="00505F32">
        <w:rPr>
          <w:i/>
          <w:iCs/>
          <w:noProof/>
        </w:rPr>
        <w:t>Language Learning and Development</w:t>
      </w:r>
      <w:r w:rsidRPr="00505F32">
        <w:rPr>
          <w:noProof/>
        </w:rPr>
        <w:t xml:space="preserve">, </w:t>
      </w:r>
      <w:r w:rsidRPr="00505F32">
        <w:rPr>
          <w:i/>
          <w:iCs/>
          <w:noProof/>
        </w:rPr>
        <w:t>1</w:t>
      </w:r>
      <w:r w:rsidRPr="00505F32">
        <w:rPr>
          <w:noProof/>
        </w:rPr>
        <w:t>(2), 197–234. http://doi.org/10.1207/s15473341lld0102_4</w:t>
      </w:r>
    </w:p>
    <w:p w14:paraId="2B6CCF37" w14:textId="77777777" w:rsidR="00505F32" w:rsidRPr="00505F32" w:rsidRDefault="00505F32" w:rsidP="00505F32">
      <w:pPr>
        <w:widowControl w:val="0"/>
        <w:autoSpaceDE w:val="0"/>
        <w:autoSpaceDN w:val="0"/>
        <w:adjustRightInd w:val="0"/>
        <w:ind w:left="480" w:hanging="480"/>
        <w:rPr>
          <w:noProof/>
        </w:rPr>
      </w:pPr>
      <w:r w:rsidRPr="00505F32">
        <w:rPr>
          <w:noProof/>
        </w:rPr>
        <w:t xml:space="preserve">Zesiger, P., Lozeron, E. D., Levy, A., &amp; Frauenfelder, U. H. (2012). Phonological specificity in 12- and 17-month-old French-speaking infants. </w:t>
      </w:r>
      <w:r w:rsidRPr="00505F32">
        <w:rPr>
          <w:i/>
          <w:iCs/>
          <w:noProof/>
        </w:rPr>
        <w:t>Infancy</w:t>
      </w:r>
      <w:r w:rsidRPr="00505F32">
        <w:rPr>
          <w:noProof/>
        </w:rPr>
        <w:t xml:space="preserve">, </w:t>
      </w:r>
      <w:r w:rsidRPr="00505F32">
        <w:rPr>
          <w:i/>
          <w:iCs/>
          <w:noProof/>
        </w:rPr>
        <w:t>17</w:t>
      </w:r>
      <w:r w:rsidRPr="00505F32">
        <w:rPr>
          <w:noProof/>
        </w:rPr>
        <w:t>(6), 591–609. http://doi.org/10.1111/j.1532-7078.2011.00111.x</w:t>
      </w:r>
    </w:p>
    <w:p w14:paraId="3384AAED" w14:textId="1D9D0F58" w:rsidR="00DC21C6" w:rsidRDefault="00DC21C6" w:rsidP="00505F32">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2132EF"/>
    <w:rsid w:val="002D326E"/>
    <w:rsid w:val="003757F5"/>
    <w:rsid w:val="00395866"/>
    <w:rsid w:val="003D2271"/>
    <w:rsid w:val="003D3C6F"/>
    <w:rsid w:val="0040077F"/>
    <w:rsid w:val="004E6CE3"/>
    <w:rsid w:val="00505F32"/>
    <w:rsid w:val="005B3CCF"/>
    <w:rsid w:val="005C3CDC"/>
    <w:rsid w:val="005F5894"/>
    <w:rsid w:val="006A15CD"/>
    <w:rsid w:val="0072367E"/>
    <w:rsid w:val="00801C0E"/>
    <w:rsid w:val="008224F0"/>
    <w:rsid w:val="0090227B"/>
    <w:rsid w:val="0091449B"/>
    <w:rsid w:val="009741BB"/>
    <w:rsid w:val="009A215B"/>
    <w:rsid w:val="00A17893"/>
    <w:rsid w:val="00B25574"/>
    <w:rsid w:val="00B52B97"/>
    <w:rsid w:val="00BD060C"/>
    <w:rsid w:val="00C2623B"/>
    <w:rsid w:val="00D237B1"/>
    <w:rsid w:val="00D8055C"/>
    <w:rsid w:val="00DC21C6"/>
    <w:rsid w:val="00E660C0"/>
    <w:rsid w:val="00F335E1"/>
    <w:rsid w:val="00FC6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6821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3</Pages>
  <Words>11577</Words>
  <Characters>65995</Characters>
  <Application>Microsoft Macintosh Word</Application>
  <DocSecurity>0</DocSecurity>
  <Lines>549</Lines>
  <Paragraphs>154</Paragraphs>
  <ScaleCrop>false</ScaleCrop>
  <Company/>
  <LinksUpToDate>false</LinksUpToDate>
  <CharactersWithSpaces>77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9</cp:revision>
  <dcterms:created xsi:type="dcterms:W3CDTF">2018-01-23T23:26:00Z</dcterms:created>
  <dcterms:modified xsi:type="dcterms:W3CDTF">2018-05-0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